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3952" behindDoc="0" locked="0" layoutInCell="1" allowOverlap="1" wp14:anchorId="1183D862" wp14:editId="2B35DC26">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4928" behindDoc="0" locked="0" layoutInCell="1" allowOverlap="1" wp14:anchorId="4631217C" wp14:editId="4C4B66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4928;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01DA527" w:rsidR="002E50B3" w:rsidRDefault="00CD2CE3" w:rsidP="00CD2CE3">
      <w:pPr>
        <w:pStyle w:val="Caption"/>
      </w:pPr>
      <w:bookmarkStart w:id="8" w:name="_Ref23786357"/>
      <w:r w:rsidRPr="002E50B3">
        <w:rPr>
          <w:noProof/>
          <w:lang w:eastAsia="en-AU"/>
        </w:rPr>
        <w:drawing>
          <wp:anchor distT="0" distB="0" distL="114300" distR="114300" simplePos="0" relativeHeight="251645952" behindDoc="0" locked="0" layoutInCell="1" allowOverlap="1" wp14:anchorId="2377B65E" wp14:editId="03B303B7">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51B49">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1072" behindDoc="0" locked="0" layoutInCell="1" allowOverlap="1" wp14:anchorId="7F6CF5AB" wp14:editId="05A23D07">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7CB673"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51B49">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15091E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8960" behindDoc="0" locked="0" layoutInCell="1" allowOverlap="1" wp14:anchorId="511D82E5" wp14:editId="3C0BFC33">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8960;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9264" behindDoc="0" locked="0" layoutInCell="1" allowOverlap="1" wp14:anchorId="451B4D49" wp14:editId="32D71562">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62AF4AA"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51B49">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2096" behindDoc="0" locked="0" layoutInCell="1" allowOverlap="1" wp14:anchorId="050A944A" wp14:editId="005C16D0">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10DFCE9A"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51B49">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9984" behindDoc="0" locked="0" layoutInCell="1" allowOverlap="1" wp14:anchorId="43FE470E" wp14:editId="67E3E49B">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2032" behindDoc="0" locked="0" layoutInCell="1" allowOverlap="1" wp14:anchorId="21A149D9" wp14:editId="2CC5ED3F">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4080" behindDoc="0" locked="0" layoutInCell="1" allowOverlap="1" wp14:anchorId="76AE21F2" wp14:editId="402B5112">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6128" behindDoc="0" locked="0" layoutInCell="1" allowOverlap="1" wp14:anchorId="64C075D3" wp14:editId="58D1E87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0D2E0864" wp14:editId="07CF2D24">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1B571BBB" wp14:editId="32037BBF">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8666DFA" wp14:editId="4AAF14A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6368" behindDoc="0" locked="0" layoutInCell="1" allowOverlap="1" wp14:anchorId="099EA496" wp14:editId="39B8CC7F">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4320" behindDoc="0" locked="0" layoutInCell="1" allowOverlap="1" wp14:anchorId="1C16F66F" wp14:editId="0189FEF4">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5E3CC2BA" wp14:editId="26068FD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313DDCFC" wp14:editId="64C7E8BE">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3912C09" wp14:editId="64389F9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4560" behindDoc="0" locked="0" layoutInCell="1" allowOverlap="1" wp14:anchorId="0E165ECB" wp14:editId="6B5069C8">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2992" behindDoc="0" locked="0" layoutInCell="1" allowOverlap="1" wp14:anchorId="7D8E9E6E" wp14:editId="06F70164">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502EAF39" wp14:editId="4CFD03D0">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4489FEBB" wp14:editId="21881C07">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50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9136" behindDoc="0" locked="0" layoutInCell="1" allowOverlap="1" wp14:anchorId="4DB54BE4" wp14:editId="7DA80DB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0A4CD81F" wp14:editId="3323D34B">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47233B3" w:rsidR="005F53DD" w:rsidRDefault="00B83749" w:rsidP="00D5055C">
      <w:pPr>
        <w:pStyle w:val="Caption"/>
      </w:pPr>
      <w:bookmarkStart w:id="24" w:name="_Ref23790995"/>
      <w:r>
        <w:rPr>
          <w:noProof/>
          <w:lang w:eastAsia="en-AU"/>
        </w:rPr>
        <w:drawing>
          <wp:anchor distT="0" distB="0" distL="114300" distR="114300" simplePos="0" relativeHeight="251795456" behindDoc="0" locked="0" layoutInCell="1" allowOverlap="1" wp14:anchorId="2E3A1D80" wp14:editId="006DB09A">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51B49">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09B52785" wp14:editId="0B1CBAF2">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5280" behindDoc="0" locked="0" layoutInCell="1" allowOverlap="1" wp14:anchorId="128C9404" wp14:editId="683C95D4">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63878E30" wp14:editId="774CC908">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0768" behindDoc="0" locked="0" layoutInCell="1" allowOverlap="1" wp14:anchorId="7B1CEA73" wp14:editId="57C92659">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0768"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52B6FEB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51B49">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78CB713" w:rsidR="004E7070" w:rsidRDefault="004E7070" w:rsidP="004E7070">
      <w:pPr>
        <w:pStyle w:val="Caption"/>
      </w:pPr>
      <w:r>
        <w:rPr>
          <w:noProof/>
          <w:lang w:eastAsia="en-AU"/>
        </w:rPr>
        <w:lastRenderedPageBreak/>
        <w:drawing>
          <wp:anchor distT="0" distB="0" distL="114300" distR="114300" simplePos="0" relativeHeight="251770880" behindDoc="0" locked="0" layoutInCell="1" allowOverlap="1" wp14:anchorId="3C4AE1DB" wp14:editId="5AD11AA4">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51B49">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4797BD7"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51B49">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1904" behindDoc="0" locked="0" layoutInCell="1" allowOverlap="1" wp14:anchorId="3A711CF1" wp14:editId="22F7FE84">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6192" behindDoc="0" locked="0" layoutInCell="1" allowOverlap="1" wp14:anchorId="2EFE5808" wp14:editId="1EEBC7E0">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73B0B6A8"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51B49">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7744" behindDoc="0" locked="0" layoutInCell="1" allowOverlap="1" wp14:anchorId="45E315F9" wp14:editId="565F9F82">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7744"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E6680D1"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51B49">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7216" behindDoc="0" locked="0" layoutInCell="1" allowOverlap="1" wp14:anchorId="7DC0315A" wp14:editId="2D7734D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054781BE"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51B49">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0D24687"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60288" behindDoc="0" locked="0" layoutInCell="1" allowOverlap="1" wp14:anchorId="7043AE8F" wp14:editId="5132E430">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51B49" w:rsidRPr="00176B53">
        <w:rPr>
          <w:noProof/>
        </w:rPr>
        <w:t>13</w:t>
      </w:r>
      <w:r w:rsidR="00891721" w:rsidRPr="00176B53">
        <w:rPr>
          <w:noProof/>
        </w:rPr>
        <w:fldChar w:fldCharType="end"/>
      </w:r>
      <w:bookmarkEnd w:id="50"/>
      <w:r w:rsidR="00F46CF7" w:rsidRPr="00176B53">
        <w:t xml:space="preserve"> - The PCB layout of the Data Acquisition Board.</w:t>
      </w:r>
    </w:p>
    <w:p w14:paraId="49D3C45A" w14:textId="30FDD131" w:rsidR="00F46CF7" w:rsidRDefault="000768E8" w:rsidP="00F46CF7">
      <w:pPr>
        <w:pStyle w:val="Caption"/>
      </w:pPr>
      <w:bookmarkStart w:id="51" w:name="_Ref23792082"/>
      <w:r>
        <w:rPr>
          <w:noProof/>
        </w:rPr>
        <w:drawing>
          <wp:inline distT="0" distB="0" distL="0" distR="0" wp14:anchorId="212698BF" wp14:editId="2868D53D">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7504" behindDoc="0" locked="0" layoutInCell="1" allowOverlap="1" wp14:anchorId="4B289554" wp14:editId="58C949CB">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5C62E8F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51B49">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9376" behindDoc="0" locked="0" layoutInCell="1" allowOverlap="1" wp14:anchorId="28CD18E5" wp14:editId="3D20D946">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774463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1792" behindDoc="0" locked="0" layoutInCell="1" allowOverlap="1" wp14:anchorId="162B052C" wp14:editId="303C14D1">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51B49">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148A6D1F"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 xml:space="preserve">&gt;.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xml:space="preserve">). The dimensions of the final board are 61mm x 54mm, which allows space for the connectors to overhand the board while remaining inside the cavity. </w:t>
      </w:r>
      <w:r w:rsidR="005A0B30">
        <w:t>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FAD77EC" w:rsidR="0063599F" w:rsidRDefault="0063599F" w:rsidP="0063599F">
      <w:pPr>
        <w:pStyle w:val="Caption"/>
      </w:pPr>
      <w:bookmarkStart w:id="70" w:name="_Ref23793155"/>
      <w:r>
        <w:rPr>
          <w:noProof/>
          <w:lang w:eastAsia="en-AU"/>
        </w:rPr>
        <w:lastRenderedPageBreak/>
        <mc:AlternateContent>
          <mc:Choice Requires="wpg">
            <w:drawing>
              <wp:anchor distT="0" distB="0" distL="114300" distR="114300" simplePos="0" relativeHeight="251776000" behindDoc="0" locked="0" layoutInCell="1" allowOverlap="1" wp14:anchorId="680B6298" wp14:editId="0BF76D39">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F2577A" w:rsidRDefault="00F2577A"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F2577A" w:rsidRDefault="00F2577A"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F2577A" w:rsidRDefault="00F2577A"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F2577A" w:rsidRDefault="00F2577A"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76000;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F2577A" w:rsidRDefault="00F2577A"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F2577A" w:rsidRDefault="00F2577A"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F2577A" w:rsidRDefault="00F2577A"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F2577A" w:rsidRDefault="00F2577A"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17</w:t>
      </w:r>
      <w:r w:rsidR="00891721">
        <w:rPr>
          <w:noProof/>
        </w:rPr>
        <w:fldChar w:fldCharType="end"/>
      </w:r>
      <w:bookmarkEnd w:id="70"/>
      <w:r>
        <w:t xml:space="preserve"> - A CAD model of the prosthetic forearm, with a shape representing the maximum PCB area.</w:t>
      </w:r>
    </w:p>
    <w:p w14:paraId="0F200915" w14:textId="77777777" w:rsidR="00176B53" w:rsidRDefault="00176B53" w:rsidP="00176B53">
      <w:pPr>
        <w:pStyle w:val="Heading3"/>
        <w:numPr>
          <w:ilvl w:val="2"/>
          <w:numId w:val="25"/>
        </w:numPr>
        <w:ind w:left="1530"/>
      </w:pPr>
      <w:bookmarkStart w:id="71" w:name="_Toc42799040"/>
      <w:r>
        <w:t>Power Supply</w:t>
      </w:r>
      <w:bookmarkEnd w:id="71"/>
    </w:p>
    <w:p w14:paraId="384D87B9" w14:textId="77777777" w:rsidR="00176B53" w:rsidRDefault="00176B53" w:rsidP="00176B53">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rsidR="008051D6">
        <w:t xml:space="preserve">consuming their rated current. Stepping down the voltage to levels appropriate for the microcontroller occurred in 2 stages. First, the 7.5V is stepped down to 5V using an LDO regulator. This created a 5V rail from which to power the HC05 </w:t>
      </w:r>
      <w:r w:rsidR="008051D6">
        <w:lastRenderedPageBreak/>
        <w:t xml:space="preserve">Bluetooth module. The 5V rail was then stepped down to 3.3V to power the microcontroller, again using an LDO. Each of these LDOs </w:t>
      </w:r>
      <w:r w:rsidR="00384D3B">
        <w:t>were adequately 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7024" behindDoc="0" locked="0" layoutInCell="1" allowOverlap="1" wp14:anchorId="03F10A99" wp14:editId="2E25C846">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DA894E8"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151B49">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3" w:name="_Toc42799041"/>
      <w:r>
        <w:t>STM32VGT</w:t>
      </w:r>
      <w:bookmarkEnd w:id="73"/>
    </w:p>
    <w:p w14:paraId="667DAF58" w14:textId="2F870F78"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w:t>
      </w:r>
      <w:r w:rsidR="005F6817">
        <w:lastRenderedPageBreak/>
        <w:t xml:space="preserve">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w:t>
      </w:r>
      <w:r w:rsidR="00176B53">
        <w:rPr>
          <w:noProof/>
        </w:rPr>
        <w:drawing>
          <wp:anchor distT="0" distB="0" distL="114300" distR="114300" simplePos="0" relativeHeight="251778048" behindDoc="0" locked="0" layoutInCell="1" allowOverlap="1" wp14:anchorId="02AA5457" wp14:editId="6B692F41">
            <wp:simplePos x="0" y="0"/>
            <wp:positionH relativeFrom="margin">
              <wp:align>center</wp:align>
            </wp:positionH>
            <wp:positionV relativeFrom="margin">
              <wp:posOffset>2070388</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frequency, 168MHz. </w:t>
      </w:r>
    </w:p>
    <w:p w14:paraId="25CFB7C0" w14:textId="01404585"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151B49">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5" w:name="_Toc42799042"/>
      <w:r>
        <w:t>Measurement and Control</w:t>
      </w:r>
      <w:bookmarkEnd w:id="75"/>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4716159A"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w:t>
      </w:r>
      <w:r w:rsidR="00313383">
        <w:lastRenderedPageBreak/>
        <w:t xml:space="preserve">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2778E0">
        <w:rPr>
          <w:noProof/>
        </w:rPr>
        <w:drawing>
          <wp:anchor distT="0" distB="0" distL="114300" distR="114300" simplePos="0" relativeHeight="251779072" behindDoc="0" locked="0" layoutInCell="1" allowOverlap="1" wp14:anchorId="54FCD3FF" wp14:editId="319F7F6B">
            <wp:simplePos x="0" y="0"/>
            <wp:positionH relativeFrom="margin">
              <wp:align>center</wp:align>
            </wp:positionH>
            <wp:positionV relativeFrom="paragraph">
              <wp:posOffset>784225</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108A41D5" w14:textId="698FA767" w:rsidR="00313383" w:rsidRDefault="002778E0" w:rsidP="005430F7">
      <w:pPr>
        <w:pStyle w:val="Caption"/>
      </w:pPr>
      <w:bookmarkStart w:id="76" w:name="_Ref42110084"/>
      <w:r>
        <w:rPr>
          <w:noProof/>
        </w:rPr>
        <w:drawing>
          <wp:anchor distT="0" distB="0" distL="114300" distR="114300" simplePos="0" relativeHeight="251643903" behindDoc="0" locked="0" layoutInCell="1" allowOverlap="1" wp14:anchorId="20FBABCA" wp14:editId="4EE7F17B">
            <wp:simplePos x="0" y="0"/>
            <wp:positionH relativeFrom="margin">
              <wp:align>center</wp:align>
            </wp:positionH>
            <wp:positionV relativeFrom="margin">
              <wp:posOffset>3360602</wp:posOffset>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51B49">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2F9C3AA"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151B49">
        <w:rPr>
          <w:noProof/>
        </w:rPr>
        <w:t>21</w:t>
      </w:r>
      <w:r w:rsidR="00891721">
        <w:rPr>
          <w:noProof/>
        </w:rPr>
        <w:fldChar w:fldCharType="end"/>
      </w:r>
      <w:bookmarkEnd w:id="77"/>
      <w:r>
        <w:t xml:space="preserve"> – The Classification and Control Board servo connections, showing current sense resistors. </w:t>
      </w:r>
    </w:p>
    <w:p w14:paraId="21BF242C" w14:textId="08576C96" w:rsidR="0063599F" w:rsidRDefault="0063599F" w:rsidP="002778E0">
      <w:pPr>
        <w:pStyle w:val="Heading3"/>
        <w:numPr>
          <w:ilvl w:val="2"/>
          <w:numId w:val="25"/>
        </w:numPr>
        <w:ind w:left="1530"/>
      </w:pPr>
      <w:bookmarkStart w:id="78" w:name="_Ref42112508"/>
      <w:bookmarkStart w:id="79" w:name="_Toc42799043"/>
      <w:r>
        <w:lastRenderedPageBreak/>
        <w:t>Communications</w:t>
      </w:r>
      <w:bookmarkEnd w:id="78"/>
      <w:bookmarkEnd w:id="79"/>
    </w:p>
    <w:p w14:paraId="1C437840" w14:textId="6E56C112" w:rsidR="005F6817" w:rsidRDefault="000E7EE6" w:rsidP="002778E0">
      <w:pPr>
        <w:spacing w:line="360" w:lineRule="auto"/>
        <w:ind w:left="81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2778E0">
      <w:pPr>
        <w:pStyle w:val="Heading3"/>
        <w:numPr>
          <w:ilvl w:val="2"/>
          <w:numId w:val="25"/>
        </w:numPr>
        <w:ind w:left="1530"/>
      </w:pPr>
      <w:bookmarkStart w:id="80" w:name="_Toc42799044"/>
      <w:r>
        <w:t>Interfaces</w:t>
      </w:r>
      <w:bookmarkEnd w:id="80"/>
    </w:p>
    <w:p w14:paraId="30ADD808" w14:textId="49BCC03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BB2A1F7"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661C9F53"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4864" behindDoc="0" locked="0" layoutInCell="1" allowOverlap="1" wp14:anchorId="48699E42" wp14:editId="452B3A61">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19B97A65"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151B49">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2778E0">
      <w:pPr>
        <w:pStyle w:val="Heading3"/>
        <w:numPr>
          <w:ilvl w:val="2"/>
          <w:numId w:val="25"/>
        </w:numPr>
        <w:ind w:left="1530"/>
      </w:pPr>
      <w:bookmarkStart w:id="85" w:name="_Ref42372539"/>
      <w:bookmarkStart w:id="86" w:name="_Toc42799046"/>
      <w:r>
        <w:t>Serial Library</w:t>
      </w:r>
      <w:bookmarkEnd w:id="85"/>
      <w:bookmarkEnd w:id="86"/>
    </w:p>
    <w:p w14:paraId="5E848EF6" w14:textId="62394F22" w:rsidR="00173CAF" w:rsidRDefault="00173CAF" w:rsidP="002778E0">
      <w:pPr>
        <w:spacing w:line="360" w:lineRule="auto"/>
        <w:ind w:left="81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w:t>
      </w:r>
      <w:r w:rsidR="00DB71A0">
        <w:lastRenderedPageBreak/>
        <w:t xml:space="preserve">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2778E0">
      <w:pPr>
        <w:pStyle w:val="Heading3"/>
        <w:numPr>
          <w:ilvl w:val="2"/>
          <w:numId w:val="25"/>
        </w:numPr>
        <w:ind w:left="1530"/>
      </w:pPr>
      <w:bookmarkStart w:id="87" w:name="_Toc42799047"/>
      <w:r>
        <w:t>Feature Extraction Module</w:t>
      </w:r>
      <w:bookmarkEnd w:id="87"/>
    </w:p>
    <w:p w14:paraId="70119065" w14:textId="7A1744B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2778E0">
      <w:pPr>
        <w:pStyle w:val="Heading3"/>
        <w:numPr>
          <w:ilvl w:val="2"/>
          <w:numId w:val="25"/>
        </w:numPr>
        <w:ind w:left="1530"/>
      </w:pPr>
      <w:bookmarkStart w:id="88" w:name="_Toc42799048"/>
      <w:r>
        <w:t>Classification Module</w:t>
      </w:r>
      <w:bookmarkEnd w:id="88"/>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9552" behindDoc="0" locked="0" layoutInCell="1" allowOverlap="1" wp14:anchorId="1A2EC167" wp14:editId="266B80E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799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4EA098B1"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151B49">
        <w:rPr>
          <w:noProof/>
        </w:rPr>
        <w:t>23</w:t>
      </w:r>
      <w:r w:rsidR="00891721">
        <w:rPr>
          <w:noProof/>
        </w:rPr>
        <w:fldChar w:fldCharType="end"/>
      </w:r>
      <w:bookmarkEnd w:id="89"/>
      <w:r>
        <w:rPr>
          <w:noProof/>
        </w:rPr>
        <w:drawing>
          <wp:anchor distT="0" distB="0" distL="114300" distR="114300" simplePos="0" relativeHeight="251800576" behindDoc="0" locked="0" layoutInCell="1" allowOverlap="1" wp14:anchorId="1E211861" wp14:editId="053D7D82">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2778E0">
      <w:pPr>
        <w:pStyle w:val="Heading3"/>
        <w:numPr>
          <w:ilvl w:val="2"/>
          <w:numId w:val="25"/>
        </w:numPr>
        <w:ind w:left="1530"/>
      </w:pPr>
      <w:bookmarkStart w:id="90" w:name="_Toc42799049"/>
      <w:r>
        <w:lastRenderedPageBreak/>
        <w:t>Control Module</w:t>
      </w:r>
      <w:bookmarkEnd w:id="90"/>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3B080A26"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69856" behindDoc="0" locked="0" layoutInCell="1" allowOverlap="1" wp14:anchorId="4C29BFAD" wp14:editId="2304984E">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69856;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51B49">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2778E0">
      <w:pPr>
        <w:pStyle w:val="Heading3"/>
        <w:numPr>
          <w:ilvl w:val="2"/>
          <w:numId w:val="25"/>
        </w:numPr>
        <w:ind w:left="1620"/>
        <w:rPr>
          <w:color w:val="222222"/>
        </w:rPr>
      </w:pPr>
      <w:bookmarkStart w:id="94" w:name="_Toc42799052"/>
      <w:r>
        <w:t>Demonstration App</w:t>
      </w:r>
      <w:bookmarkEnd w:id="94"/>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2778E0">
      <w:pPr>
        <w:pStyle w:val="Heading3"/>
        <w:numPr>
          <w:ilvl w:val="2"/>
          <w:numId w:val="25"/>
        </w:numPr>
        <w:spacing w:before="0"/>
        <w:ind w:left="1620"/>
        <w:rPr>
          <w:color w:val="000000"/>
          <w:szCs w:val="28"/>
        </w:rPr>
      </w:pPr>
      <w:bookmarkStart w:id="95" w:name="_Toc42799053"/>
      <w:r w:rsidRPr="001917F8">
        <w:t>Demonstration Board Hardware</w:t>
      </w:r>
      <w:bookmarkEnd w:id="95"/>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158D0C1E" w:rsidR="00BF28BA" w:rsidRDefault="002C3FE7" w:rsidP="003E5CC3">
      <w:pPr>
        <w:pStyle w:val="Caption"/>
      </w:pPr>
      <w:bookmarkStart w:id="96" w:name="_Ref24022148"/>
      <w:r>
        <w:rPr>
          <w:noProof/>
          <w:color w:val="222222"/>
        </w:rPr>
        <w:lastRenderedPageBreak/>
        <w:drawing>
          <wp:anchor distT="0" distB="0" distL="114300" distR="114300" simplePos="0" relativeHeight="251772928" behindDoc="0" locked="0" layoutInCell="1" allowOverlap="1" wp14:anchorId="5562EFB3" wp14:editId="0253A508">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51B49">
        <w:rPr>
          <w:noProof/>
        </w:rPr>
        <w:t>25</w:t>
      </w:r>
      <w:r w:rsidR="00891721">
        <w:rPr>
          <w:noProof/>
        </w:rPr>
        <w:fldChar w:fldCharType="end"/>
      </w:r>
      <w:bookmarkEnd w:id="96"/>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3472" behindDoc="0" locked="0" layoutInCell="1" allowOverlap="1" wp14:anchorId="4020A78A" wp14:editId="5DEEDC5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3472"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2732B7F7"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151B49">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2778E0">
      <w:pPr>
        <w:pStyle w:val="Heading3"/>
        <w:numPr>
          <w:ilvl w:val="2"/>
          <w:numId w:val="25"/>
        </w:numPr>
        <w:spacing w:before="0"/>
        <w:ind w:left="1620"/>
      </w:pPr>
      <w:bookmarkStart w:id="98" w:name="_Toc42799054"/>
      <w:r w:rsidRPr="001917F8">
        <w:t>Demonstration Board Software</w:t>
      </w:r>
      <w:bookmarkEnd w:id="98"/>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6672" behindDoc="0" locked="0" layoutInCell="1" allowOverlap="1" wp14:anchorId="6AD21EB4" wp14:editId="2F8753B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65D2FDE"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151B49">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A583D93"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8628ED1"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sidR="00151B49">
        <w:rPr>
          <w:noProof/>
        </w:rPr>
        <w:t>28</w:t>
      </w:r>
      <w:r>
        <w:fldChar w:fldCharType="end"/>
      </w:r>
      <w:bookmarkEnd w:id="101"/>
      <w:r>
        <w:rPr>
          <w:noProof/>
        </w:rPr>
        <w:drawing>
          <wp:anchor distT="0" distB="0" distL="114300" distR="114300" simplePos="0" relativeHeight="251819008" behindDoc="0" locked="0" layoutInCell="1" allowOverlap="1" wp14:anchorId="01686EC9" wp14:editId="75A4669A">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6">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83F2D4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2778E0">
      <w:pPr>
        <w:pStyle w:val="Heading2"/>
        <w:numPr>
          <w:ilvl w:val="1"/>
          <w:numId w:val="25"/>
        </w:numPr>
        <w:tabs>
          <w:tab w:val="left" w:pos="1080"/>
          <w:tab w:val="left" w:pos="117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2778E0">
      <w:pPr>
        <w:pStyle w:val="Heading3"/>
        <w:numPr>
          <w:ilvl w:val="2"/>
          <w:numId w:val="25"/>
        </w:numPr>
        <w:spacing w:before="0"/>
        <w:ind w:left="1530"/>
      </w:pPr>
      <w:bookmarkStart w:id="103" w:name="_Toc42799058"/>
      <w:r>
        <w:t>Functionality Testing of ADS1299</w:t>
      </w:r>
      <w:bookmarkEnd w:id="103"/>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5936" behindDoc="0" locked="0" layoutInCell="1" allowOverlap="1" wp14:anchorId="1C81736D" wp14:editId="3F012632">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27308525"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151B49">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2778E0">
      <w:pPr>
        <w:pStyle w:val="Heading3"/>
        <w:numPr>
          <w:ilvl w:val="2"/>
          <w:numId w:val="25"/>
        </w:numPr>
        <w:spacing w:before="0"/>
        <w:ind w:left="1620"/>
      </w:pPr>
      <w:bookmarkStart w:id="105" w:name="_Toc42799060"/>
      <w:r w:rsidRPr="0054577F">
        <w:t>Establishment of the Bluetooth Link</w:t>
      </w:r>
      <w:bookmarkEnd w:id="105"/>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2778E0">
      <w:pPr>
        <w:pStyle w:val="Heading3"/>
        <w:numPr>
          <w:ilvl w:val="2"/>
          <w:numId w:val="25"/>
        </w:numPr>
        <w:spacing w:before="0"/>
        <w:ind w:left="1620"/>
      </w:pPr>
      <w:bookmarkStart w:id="106" w:name="_Toc42799059"/>
      <w:r w:rsidRPr="0054577F">
        <w:t xml:space="preserve">EEG Data Acquisition </w:t>
      </w:r>
      <w:r w:rsidR="0054577F">
        <w:t xml:space="preserve">using the </w:t>
      </w:r>
      <w:r w:rsidRPr="0054577F">
        <w:t>ADS1299</w:t>
      </w:r>
      <w:bookmarkEnd w:id="106"/>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C1A08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151B49">
        <w:rPr>
          <w:noProof/>
        </w:rPr>
        <w:t>30</w:t>
      </w:r>
      <w:r>
        <w:fldChar w:fldCharType="end"/>
      </w:r>
      <w:bookmarkEnd w:id="107"/>
      <w:r>
        <w:rPr>
          <w:noProof/>
          <w:color w:val="222222"/>
        </w:rPr>
        <w:drawing>
          <wp:anchor distT="0" distB="0" distL="114300" distR="114300" simplePos="0" relativeHeight="251816960" behindDoc="0" locked="0" layoutInCell="1" allowOverlap="1" wp14:anchorId="500741E5" wp14:editId="2A231692">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7984" behindDoc="0" locked="0" layoutInCell="1" allowOverlap="1" wp14:anchorId="37931581" wp14:editId="1F25A0AE">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1BB4457"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151B49">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2778E0">
      <w:pPr>
        <w:pStyle w:val="Heading3"/>
        <w:numPr>
          <w:ilvl w:val="2"/>
          <w:numId w:val="25"/>
        </w:numPr>
        <w:spacing w:before="0"/>
        <w:ind w:left="1620"/>
      </w:pPr>
      <w:bookmarkStart w:id="109" w:name="_Toc42799061"/>
      <w:r w:rsidRPr="0054577F">
        <w:t>Generation of the PWM Control Signal</w:t>
      </w:r>
      <w:bookmarkEnd w:id="10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2778E0">
      <w:pPr>
        <w:pStyle w:val="Heading3"/>
        <w:numPr>
          <w:ilvl w:val="2"/>
          <w:numId w:val="25"/>
        </w:numPr>
        <w:spacing w:before="0"/>
        <w:ind w:left="1620"/>
      </w:pPr>
      <w:bookmarkStart w:id="110" w:name="_Toc42799062"/>
      <w:r w:rsidRPr="0054577F">
        <w:t>Calculating the DCT</w:t>
      </w:r>
      <w:bookmarkEnd w:id="110"/>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3D6B21D4"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151B49">
        <w:rPr>
          <w:noProof/>
        </w:rPr>
        <w:t>32</w:t>
      </w:r>
      <w:r>
        <w:fldChar w:fldCharType="end"/>
      </w:r>
      <w:bookmarkEnd w:id="111"/>
      <w:r>
        <w:rPr>
          <w:noProof/>
          <w:color w:val="000000"/>
        </w:rPr>
        <mc:AlternateContent>
          <mc:Choice Requires="wpg">
            <w:drawing>
              <wp:anchor distT="0" distB="0" distL="114300" distR="114300" simplePos="0" relativeHeight="251814912" behindDoc="0" locked="0" layoutInCell="1" allowOverlap="1" wp14:anchorId="1E3C0144" wp14:editId="0191EB30">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4912"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2778E0">
      <w:pPr>
        <w:pStyle w:val="Heading3"/>
        <w:numPr>
          <w:ilvl w:val="2"/>
          <w:numId w:val="25"/>
        </w:numPr>
        <w:spacing w:before="0"/>
        <w:ind w:left="1530"/>
      </w:pPr>
      <w:bookmarkStart w:id="112" w:name="_Toc42799063"/>
      <w:r w:rsidRPr="0054577F">
        <w:lastRenderedPageBreak/>
        <w:t>Testing the SVM</w:t>
      </w:r>
      <w:bookmarkEnd w:id="112"/>
    </w:p>
    <w:p w14:paraId="5D402769" w14:textId="2B0CD5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2778E0">
      <w:pPr>
        <w:pStyle w:val="Heading3"/>
        <w:numPr>
          <w:ilvl w:val="2"/>
          <w:numId w:val="25"/>
        </w:numPr>
        <w:spacing w:before="0"/>
        <w:ind w:left="1530"/>
      </w:pPr>
      <w:bookmarkStart w:id="113" w:name="_Toc42799064"/>
      <w:r w:rsidRPr="0054577F">
        <w:t>Classifying Real Time Data</w:t>
      </w:r>
      <w:bookmarkEnd w:id="113"/>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2778E0">
      <w:pPr>
        <w:pStyle w:val="Heading3"/>
        <w:numPr>
          <w:ilvl w:val="2"/>
          <w:numId w:val="25"/>
        </w:numPr>
        <w:spacing w:before="0"/>
        <w:ind w:left="1530"/>
      </w:pPr>
      <w:bookmarkStart w:id="114" w:name="_Toc42799065"/>
      <w:r>
        <w:t>All Together Now!</w:t>
      </w:r>
      <w:bookmarkEnd w:id="114"/>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2778E0">
      <w:pPr>
        <w:pStyle w:val="Heading3"/>
        <w:numPr>
          <w:ilvl w:val="2"/>
          <w:numId w:val="25"/>
        </w:numPr>
        <w:spacing w:before="0"/>
        <w:ind w:left="1620"/>
      </w:pPr>
      <w:bookmarkStart w:id="117" w:name="_Toc42799067"/>
      <w:r>
        <w:t>Training Data Acquisition Setup</w:t>
      </w:r>
      <w:bookmarkEnd w:id="117"/>
    </w:p>
    <w:p w14:paraId="7D90931C" w14:textId="020C70B9" w:rsidR="00CC4963" w:rsidRDefault="001A0514" w:rsidP="002778E0">
      <w:pPr>
        <w:spacing w:line="360" w:lineRule="auto"/>
        <w:ind w:left="90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778E0">
      <w:pPr>
        <w:pStyle w:val="Heading3"/>
        <w:numPr>
          <w:ilvl w:val="2"/>
          <w:numId w:val="25"/>
        </w:numPr>
        <w:spacing w:before="0"/>
        <w:ind w:left="1620"/>
      </w:pPr>
      <w:bookmarkStart w:id="118" w:name="_Toc42799068"/>
      <w:r>
        <w:t>Training Paradigm</w:t>
      </w:r>
      <w:bookmarkEnd w:id="118"/>
    </w:p>
    <w:p w14:paraId="146BBDEC" w14:textId="03A7600B" w:rsidR="00C816F4" w:rsidRDefault="00204921" w:rsidP="002778E0">
      <w:pPr>
        <w:spacing w:line="360" w:lineRule="auto"/>
        <w:ind w:left="90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2778E0">
      <w:pPr>
        <w:spacing w:line="360" w:lineRule="auto"/>
        <w:ind w:left="90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2778E0">
      <w:pPr>
        <w:spacing w:line="360" w:lineRule="auto"/>
        <w:ind w:left="90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2778E0">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1E9A5B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4496" behindDoc="0" locked="0" layoutInCell="1" allowOverlap="1" wp14:anchorId="6DC1F7EA" wp14:editId="55F837D9">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5520" behindDoc="0" locked="0" layoutInCell="1" allowOverlap="1" wp14:anchorId="4BC7E4B6" wp14:editId="2E836E8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6544" behindDoc="0" locked="0" layoutInCell="1" allowOverlap="1" wp14:anchorId="15076F7D" wp14:editId="033314A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bookmarkStart w:id="125" w:name="_Ref43382457"/>
      <w:r>
        <w:lastRenderedPageBreak/>
        <w:t>Appendix B – Data Acquisition System Gerber Files</w:t>
      </w:r>
      <w:bookmarkEnd w:id="124"/>
      <w:bookmarkEnd w:id="125"/>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2144" behindDoc="0" locked="0" layoutInCell="1" allowOverlap="1" wp14:anchorId="57DED9B8" wp14:editId="59ACBABD">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4192" behindDoc="0" locked="0" layoutInCell="1" allowOverlap="1" wp14:anchorId="54D0AA79" wp14:editId="5284BD9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67.3pt;margin-top:369.35pt;width:537.2pt;height:22.45pt;z-index:25178419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Iz0G2o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3168" behindDoc="0" locked="0" layoutInCell="1" allowOverlap="1" wp14:anchorId="38BD9AD1" wp14:editId="496A9EBA">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6240" behindDoc="0" locked="0" layoutInCell="1" allowOverlap="1" wp14:anchorId="60569170" wp14:editId="1A5820F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367.35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G2vXM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7264" behindDoc="0" locked="0" layoutInCell="1" allowOverlap="1" wp14:anchorId="01487442" wp14:editId="41F62E1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9312" behindDoc="0" locked="0" layoutInCell="1" allowOverlap="1" wp14:anchorId="1E9DCD00" wp14:editId="1C536B06">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8.1pt;width:537.2pt;height:22.4pt;z-index:251789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9pvdK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90336" behindDoc="0" locked="0" layoutInCell="1" allowOverlap="1" wp14:anchorId="12A177B5" wp14:editId="473D74E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2384" behindDoc="0" locked="0" layoutInCell="1" allowOverlap="1" wp14:anchorId="12DB030B" wp14:editId="1BBADD2C">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67.3pt;margin-top:13.85pt;width:537.2pt;height:22.4pt;z-index:251792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cQ3Qc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2878" behindDoc="0" locked="0" layoutInCell="1" allowOverlap="1" wp14:anchorId="7A9C7709" wp14:editId="6AC3A23F">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4432" behindDoc="0" locked="0" layoutInCell="1" allowOverlap="1" wp14:anchorId="31280A39" wp14:editId="6E342CBE">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14.15pt;width:537.2pt;height:22.4pt;z-index:2517944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VhqRu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5"/>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6" w:name="_Ref43384971"/>
      <w:r>
        <w:lastRenderedPageBreak/>
        <w:t xml:space="preserve">Appendix </w:t>
      </w:r>
      <w:r w:rsidR="006F3325">
        <w:t>C</w:t>
      </w:r>
      <w:r>
        <w:t xml:space="preserve"> – </w:t>
      </w:r>
      <w:r>
        <w:t>Data Acquisition Board Bill of Materials</w:t>
      </w:r>
      <w:bookmarkEnd w:id="126"/>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5392" behindDoc="0" locked="0" layoutInCell="1" allowOverlap="1" wp14:anchorId="3891E4E1" wp14:editId="62A55767">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4368" behindDoc="0" locked="0" layoutInCell="1" allowOverlap="1" wp14:anchorId="77A055EC" wp14:editId="233DD9A9">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6CB09C6" id="Group 170" o:spid="_x0000_s1026" style="position:absolute;margin-left:.05pt;margin-top:.05pt;width:1020.45pt;height:624.65pt;z-index:251834368"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7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0"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6416" behindDoc="0" locked="0" layoutInCell="1" allowOverlap="1" wp14:anchorId="552F2615" wp14:editId="3220416C">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2"/>
          <w:pgSz w:w="23811" w:h="16838" w:orient="landscape" w:code="8"/>
          <w:pgMar w:top="1701" w:right="1701" w:bottom="1440" w:left="1701" w:header="709" w:footer="709" w:gutter="0"/>
          <w:pgNumType w:start="1" w:chapStyle="1"/>
          <w:cols w:space="708"/>
          <w:docGrid w:linePitch="360"/>
        </w:sectPr>
      </w:pPr>
    </w:p>
    <w:p w14:paraId="4D369234" w14:textId="19FE933C" w:rsidR="001A1C74" w:rsidRDefault="001A1C74" w:rsidP="001A1C74">
      <w:pPr>
        <w:pStyle w:val="Heading1"/>
      </w:pPr>
      <w:r>
        <w:lastRenderedPageBreak/>
        <w:t xml:space="preserve">Appendix </w:t>
      </w:r>
      <w:r w:rsidR="000768E8">
        <w:t>D</w:t>
      </w:r>
      <w:r>
        <w:t xml:space="preserve">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1056" behindDoc="1" locked="0" layoutInCell="0" allowOverlap="1" wp14:anchorId="2522ACC3" wp14:editId="2B6D8EED">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1" type="#_x0000_t202" style="position:absolute;margin-left:0;margin-top:0;width:461.85pt;height:197.95pt;rotation:-45;z-index:-2514954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uFhDn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3104" behindDoc="1" locked="0" layoutInCell="0" allowOverlap="1" wp14:anchorId="4C95B944" wp14:editId="2510D465">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2"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9OECwIAAPYDAAAOAAAAZHJzL2Uyb0RvYy54bWysU8Fu2zAMvQ/YPwi6L06yOm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Lyb04Q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4128" behindDoc="0" locked="0" layoutInCell="1" allowOverlap="1" wp14:anchorId="027324AB" wp14:editId="11B0E64F">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6176" behindDoc="1" locked="0" layoutInCell="0" allowOverlap="1" wp14:anchorId="40DB0B9F" wp14:editId="4A802058">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3" type="#_x0000_t202" style="position:absolute;left:0;text-align:left;margin-left:0;margin-top:0;width:461.85pt;height:197.95pt;rotation:-45;z-index:-2514903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8G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NCoDmoa0&#10;VUNgH3FgMUYd6q0vKfHJUmoY6ICyk1pvH1D89MzgbQNmrzbOYd8okMRwSmhjOOnYnixBp2jE/yRb&#10;GsY0wmev8M/FfKy067+gpCtwCJiqDbXTzGG8tljm8UthaiIjRjTd02WiUYCgYLGYFx+WBWeCzmbF&#10;9P1yXqSSUEa0ODHrfPisULP4U3FHlkmwcHzwIbK7poxUI7szzzDshtS8Ijkp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rLR8G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84"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8224" behindDoc="1" locked="0" layoutInCell="0" allowOverlap="1" wp14:anchorId="0668C9E8" wp14:editId="306599ED">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4" type="#_x0000_t202" style="position:absolute;margin-left:0;margin-top:0;width:461.85pt;height:197.95pt;rotation:-45;z-index:-2514882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BFkCQ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BPBBFk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1A1C74">
      <w:footerReference w:type="default" r:id="rId85"/>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27202" w14:textId="77777777" w:rsidR="00096106" w:rsidRDefault="00096106" w:rsidP="00490097">
      <w:r>
        <w:separator/>
      </w:r>
    </w:p>
  </w:endnote>
  <w:endnote w:type="continuationSeparator" w:id="0">
    <w:p w14:paraId="271B39E6" w14:textId="77777777" w:rsidR="00096106" w:rsidRDefault="00096106"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16F29A7A" w:rsidR="000768E8" w:rsidRDefault="000768E8"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0768E8" w:rsidRDefault="000768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65930" w14:textId="77777777" w:rsidR="00096106" w:rsidRDefault="00096106" w:rsidP="00490097">
      <w:r>
        <w:separator/>
      </w:r>
    </w:p>
  </w:footnote>
  <w:footnote w:type="continuationSeparator" w:id="0">
    <w:p w14:paraId="789CE083" w14:textId="77777777" w:rsidR="00096106" w:rsidRDefault="00096106"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106"/>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28F9"/>
    <w:rsid w:val="0022336D"/>
    <w:rsid w:val="002412FA"/>
    <w:rsid w:val="00256E67"/>
    <w:rsid w:val="0026262E"/>
    <w:rsid w:val="00262CAF"/>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image" Target="media/image63.png"/><Relationship Id="rId84"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footer" Target="footer5.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g"/><Relationship Id="rId64" Type="http://schemas.openxmlformats.org/officeDocument/2006/relationships/image" Target="media/image54.png"/><Relationship Id="rId69" Type="http://schemas.openxmlformats.org/officeDocument/2006/relationships/footer" Target="footer3.xml"/><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footer" Target="footer6.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footer" Target="footer4.xml"/><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yperlink" Target="https://daq.netlify.app/" TargetMode="Externa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2</TotalTime>
  <Pages>97</Pages>
  <Words>35674</Words>
  <Characters>202631</Characters>
  <Application>Microsoft Office Word</Application>
  <DocSecurity>0</DocSecurity>
  <Lines>5195</Lines>
  <Paragraphs>190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41</cp:revision>
  <cp:lastPrinted>2020-06-18T02:31:00Z</cp:lastPrinted>
  <dcterms:created xsi:type="dcterms:W3CDTF">2020-06-03T08:02:00Z</dcterms:created>
  <dcterms:modified xsi:type="dcterms:W3CDTF">2020-06-18T05:17:00Z</dcterms:modified>
</cp:coreProperties>
</file>